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922F7" w:rsidRDefault="00B922F7" w:rsidP="00B922F7"/>
    <w:tbl>
      <w:tblPr>
        <w:tblW w:w="1567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325"/>
        <w:gridCol w:w="4753"/>
        <w:gridCol w:w="8597"/>
      </w:tblGrid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b/>
              </w:rPr>
            </w:pPr>
            <w:r>
              <w:rPr>
                <w:b/>
              </w:rPr>
              <w:t>Data provider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b/>
              </w:rPr>
            </w:pPr>
            <w:r>
              <w:rPr>
                <w:b/>
              </w:rPr>
              <w:t>Annotation Type</w:t>
            </w:r>
          </w:p>
        </w:tc>
        <w:tc>
          <w:tcPr>
            <w:tcW w:w="8597" w:type="dxa"/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b/>
              </w:rPr>
            </w:pPr>
            <w:r>
              <w:rPr>
                <w:b/>
              </w:rPr>
              <w:t>Reference</w:t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14-3-3-pred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14-3-3-binding site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NYWRlaXJhPC9BdXRob3I+PFllYXI+MjAxNTwvWWVhcj48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RlaXJhPC9BdXRob3I+PFllYXI+MjAxNTwvWWVhcj48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0" w:tooltip="Madeira, 2015 #21" w:history="1">
              <w:r w:rsidR="006139E0">
                <w:rPr>
                  <w:noProof/>
                </w:rPr>
                <w:t>Madeira et al.,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3D-Complex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Interaction interface annotations</w:t>
            </w:r>
          </w:p>
        </w:tc>
        <w:tc>
          <w:tcPr>
            <w:tcW w:w="8597" w:type="dxa"/>
          </w:tcPr>
          <w:p w:rsidR="006749E1" w:rsidRDefault="00CB1AA2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MZXZ5PC9BdXRob3I+PFllYXI+MjAwNjwvWWVhcj48UmVj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XZ5PC9BdXRob3I+PFllYXI+MjAwNjwvWWVhcj48UmVj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Levy, 2006 #23" w:history="1">
              <w:r w:rsidR="006139E0">
                <w:rPr>
                  <w:noProof/>
                </w:rPr>
                <w:t>Levy, Pereira-Leal, Chothia, &amp; Teichmann,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6749E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 xml:space="preserve">3D-LigandSite 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utative ligand binding site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Wass&lt;/Author&gt;&lt;Year&gt;2010&lt;/Year&gt;&lt;RecNum&gt;10&lt;/RecNum&gt;&lt;DisplayText&gt;(Wass, Kelley, &amp;amp; Sternberg, 2010)&lt;/DisplayText&gt;&lt;record&gt;&lt;rec-number&gt;10&lt;/rec-number&gt;&lt;foreign-keys&gt;&lt;key app="EN" db-id="f0pw0sf9pzsvppe9xeox0sx25zwffxpearez" timestamp="1614087007"&gt;10&lt;/key&gt;&lt;/foreign-keys&gt;&lt;ref-type name="Journal Article"&gt;17&lt;/ref-type&gt;&lt;contributors&gt;&lt;authors&gt;&lt;author&gt;Wass, M. N.&lt;/author&gt;&lt;author&gt;Kelley, L. A.&lt;/author&gt;&lt;author&gt;Sternberg, M. J.&lt;/author&gt;&lt;/authors&gt;&lt;/contributors&gt;&lt;auth-address&gt;Structural Bioinformatics Group, Centre for Bioinformatics, Imperial College London, London, SW7 2AZ, UK.&lt;/auth-address&gt;&lt;titles&gt;&lt;title&gt;3DLigandSite: predicting ligand-binding sites using similar structur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469-73&lt;/pages&gt;&lt;volume&gt;38&lt;/volume&gt;&lt;number&gt;Web Server issue&lt;/number&gt;&lt;keywords&gt;&lt;keyword&gt;Algorithms&lt;/keyword&gt;&lt;keyword&gt;Binding Sites&lt;/keyword&gt;&lt;keyword&gt;Internet&lt;/keyword&gt;&lt;keyword&gt;Ligands&lt;/keyword&gt;&lt;keyword&gt;Models, Molecular&lt;/keyword&gt;&lt;keyword&gt;Reproducibility of Results&lt;/keyword&gt;&lt;keyword&gt;Sequence Analysis, Protein&lt;/keyword&gt;&lt;keyword&gt;*Software&lt;/keyword&gt;&lt;keyword&gt;*Structural Homology, Protein&lt;/keyword&gt;&lt;keyword&gt;User-Computer Interface&lt;/keyword&gt;&lt;/keywords&gt;&lt;dates&gt;&lt;year&gt;2010&lt;/year&gt;&lt;pub-dates&gt;&lt;date&gt;Jul&lt;/date&gt;&lt;/pub-dates&gt;&lt;/dates&gt;&lt;isbn&gt;1362-4962 (Electronic)&amp;#xD;0305-1048 (Linking)&lt;/isbn&gt;&lt;accession-num&gt;20513649&lt;/accession-num&gt;&lt;urls&gt;&lt;related-urls&gt;&lt;url&gt;http://www.ncbi.nlm.nih.gov/pubmed/20513649&lt;/url&gt;&lt;/related-urls&gt;&lt;/urls&gt;&lt;custom2&gt;2896164&lt;/custom2&gt;&lt;electronic-resource-num&gt;10.1093/nar/gkq4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Wass, 2010 #10" w:history="1">
              <w:r w:rsidR="006139E0">
                <w:rPr>
                  <w:noProof/>
                </w:rPr>
                <w:t>Wass, Kelley, &amp; Sternberg, 2010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AKID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kinase-specific phosphorylation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Parca&lt;/Author&gt;&lt;Year&gt;2019&lt;/Year&gt;&lt;RecNum&gt;20&lt;/RecNum&gt;&lt;DisplayText&gt;(Parca et al., 2019)&lt;/DisplayText&gt;&lt;record&gt;&lt;rec-number&gt;20&lt;/rec-number&gt;&lt;foreign-keys&gt;&lt;key app="EN" db-id="f0pw0sf9pzsvppe9xeox0sx25zwffxpearez" timestamp="1614088045"&gt;20&lt;/key&gt;&lt;/foreign-keys&gt;&lt;ref-type name="Journal Article"&gt;17&lt;/ref-type&gt;&lt;contributors&gt;&lt;authors&gt;&lt;author&gt;Parca, L.&lt;/author&gt;&lt;author&gt;Ariano, B.&lt;/author&gt;&lt;author&gt;Cabibbo, A.&lt;/author&gt;&lt;author&gt;Paoletti, M.&lt;/author&gt;&lt;author&gt;Tamburrini, A.&lt;/author&gt;&lt;author&gt;Palmeri, A.&lt;/author&gt;&lt;author&gt;Ausiello, G.&lt;/author&gt;&lt;author&gt;Helmer-Citterich, M.&lt;/author&gt;&lt;/authors&gt;&lt;/contributors&gt;&lt;auth-address&gt;Department of Biology, Centro di Bioinformatica Molecolare, University of Rome &amp;quot;Tor Vergata&amp;quot;, Rome, Italy.&lt;/auth-address&gt;&lt;titles&gt;&lt;title&gt;Kinome-wide identification of phosphorylation networks in eukaryotic proteom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72-379&lt;/pages&gt;&lt;volume&gt;35&lt;/volume&gt;&lt;number&gt;3&lt;/number&gt;&lt;keywords&gt;&lt;keyword&gt;Eukaryota&lt;/keyword&gt;&lt;keyword&gt;Humans&lt;/keyword&gt;&lt;keyword&gt;Phosphorylation&lt;/keyword&gt;&lt;keyword&gt;Phosphotransferases/*chemistry&lt;/keyword&gt;&lt;keyword&gt;*Proteome&lt;/keyword&gt;&lt;keyword&gt;*Signal Transduction&lt;/keyword&gt;&lt;/keywords&gt;&lt;dates&gt;&lt;year&gt;2019&lt;/year&gt;&lt;pub-dates&gt;&lt;date&gt;Feb 1&lt;/date&gt;&lt;/pub-dates&gt;&lt;/dates&gt;&lt;isbn&gt;1367-4811 (Electronic)&amp;#xD;1367-4803 (Linking)&lt;/isbn&gt;&lt;accession-num&gt;30016513&lt;/accession-num&gt;&lt;urls&gt;&lt;related-urls&gt;&lt;url&gt;http://www.ncbi.nlm.nih.gov/pubmed/30016513&lt;/url&gt;&lt;/related-urls&gt;&lt;/urls&gt;&lt;custom2&gt;6361239&lt;/custom2&gt;&lt;electronic-resource-num&gt;10.1093/bioinformatics/bty54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Parca, 2019 #20" w:history="1">
              <w:r w:rsidR="006139E0">
                <w:rPr>
                  <w:noProof/>
                </w:rPr>
                <w:t>Parca et al.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CaMKinet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Calmodulin</w:t>
            </w:r>
            <w:proofErr w:type="spellEnd"/>
            <w:r>
              <w:t>-dependent kinase annotations</w:t>
            </w:r>
          </w:p>
        </w:tc>
        <w:tc>
          <w:tcPr>
            <w:tcW w:w="8597" w:type="dxa"/>
          </w:tcPr>
          <w:p w:rsidR="006749E1" w:rsidRDefault="00AC56A7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(</w:t>
            </w:r>
            <w:r w:rsidRPr="00AC56A7">
              <w:rPr>
                <w:i/>
              </w:rPr>
              <w:t>in preparation</w:t>
            </w:r>
            <w:r>
              <w:t>)</w:t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6749E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canSAR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 xml:space="preserve">Predicted </w:t>
            </w:r>
            <w:proofErr w:type="spellStart"/>
            <w:r>
              <w:t>druggable</w:t>
            </w:r>
            <w:proofErr w:type="spellEnd"/>
            <w:r>
              <w:t xml:space="preserve"> pocket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Db2tlcjwvQXV0aG9yPjxZZWFyPjIwMTk8L1llYXI+PFJl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tlcjwvQXV0aG9yPjxZZWFyPjIwMTk8L1llYXI+PFJl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oker, 2019 #11" w:history="1">
              <w:r w:rsidR="006139E0">
                <w:rPr>
                  <w:noProof/>
                </w:rPr>
                <w:t>Coker et al.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CATH-</w:t>
            </w:r>
            <w:proofErr w:type="spellStart"/>
            <w:r>
              <w:t>FunSites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functional site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Bc2hmb3JkPC9BdXRob3I+PFllYXI+MjAxOTwvWWVhcj48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2hmb3JkPC9BdXRob3I+PFllYXI+MjAxOTwvWWVhcj48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Ashford, 2019 #22" w:history="1">
              <w:r w:rsidR="006139E0">
                <w:rPr>
                  <w:noProof/>
                </w:rPr>
                <w:t>Ashford, Pang, Moya-Garcia, Adeyelu, &amp; Orengo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6749E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ChannelsDB</w:t>
            </w:r>
            <w:proofErr w:type="spellEnd"/>
            <w:r>
              <w:t xml:space="preserve"> 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molecular channel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QcmF2ZGE8L0F1dGhvcj48WWVhcj4yMDE4PC9ZZWFyPjxS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wYWdlcz5EMzk5LUQ0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cmF2ZGE8L0F1dGhvcj48WWVhcj4yMDE4PC9ZZWFyPjxS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wYWdlcz5EMzk5LUQ0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Pravda, 2018 #18" w:history="1">
              <w:r w:rsidR="006139E0">
                <w:rPr>
                  <w:noProof/>
                </w:rPr>
                <w:t>Pravda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Covalentizer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otential covalent binder sites</w:t>
            </w:r>
          </w:p>
        </w:tc>
        <w:tc>
          <w:tcPr>
            <w:tcW w:w="8597" w:type="dxa"/>
          </w:tcPr>
          <w:p w:rsidR="006749E1" w:rsidRDefault="00AC56A7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(</w:t>
            </w:r>
            <w:r w:rsidRPr="00AC56A7">
              <w:rPr>
                <w:i/>
              </w:rPr>
              <w:t>in preparation</w:t>
            </w:r>
            <w:r>
              <w:t>)</w:t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DEPTH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Residue depth</w:t>
            </w:r>
          </w:p>
        </w:tc>
        <w:tc>
          <w:tcPr>
            <w:tcW w:w="8597" w:type="dxa"/>
          </w:tcPr>
          <w:p w:rsidR="006749E1" w:rsidRDefault="00AC56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Tan&lt;/Author&gt;&lt;Year&gt;2013&lt;/Year&gt;&lt;RecNum&gt;29&lt;/RecNum&gt;&lt;DisplayText&gt;(Tan, Nguyen, Patel, Varadarajan, &amp;amp; Madhusudhan, 2013)&lt;/DisplayText&gt;&lt;record&gt;&lt;rec-number&gt;29&lt;/rec-number&gt;&lt;foreign-keys&gt;&lt;key app="EN" db-id="f0pw0sf9pzsvppe9xeox0sx25zwffxpearez" timestamp="1614088437"&gt;29&lt;/key&gt;&lt;/foreign-keys&gt;&lt;ref-type name="Journal Article"&gt;17&lt;/ref-type&gt;&lt;contributors&gt;&lt;authors&gt;&lt;author&gt;Tan, K. P.&lt;/author&gt;&lt;author&gt;Nguyen, T. B.&lt;/author&gt;&lt;author&gt;Patel, S.&lt;/author&gt;&lt;author&gt;Varadarajan, R.&lt;/author&gt;&lt;author&gt;Madhusudhan, M. S.&lt;/author&gt;&lt;/authors&gt;&lt;/contributors&gt;&lt;auth-address&gt;Bioinformatics Institute, 30 Biopolis Street, #07-01, Matrix, Singapore 138671&lt;/auth-address&gt;&lt;titles&gt;&lt;title&gt;Depth: a web server to compute depth, cavity sizes, detect potential small-molecule ligand-binding cavities and predict the pKa of ionizable residues in protei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14-21&lt;/pages&gt;&lt;volume&gt;41&lt;/volume&gt;&lt;number&gt;Web Server issue&lt;/number&gt;&lt;keywords&gt;&lt;keyword&gt;Algorithms&lt;/keyword&gt;&lt;keyword&gt;Amino Acids/chemistry&lt;/keyword&gt;&lt;keyword&gt;Binding Sites&lt;/keyword&gt;&lt;keyword&gt;Internet&lt;/keyword&gt;&lt;keyword&gt;Ligands&lt;/keyword&gt;&lt;keyword&gt;Mutation&lt;/keyword&gt;&lt;keyword&gt;Protein Conformation&lt;/keyword&gt;&lt;keyword&gt;Proteins/*chemistry/genetics/metabolism&lt;/keyword&gt;&lt;keyword&gt;*Software&lt;/keyword&gt;&lt;/keywords&gt;&lt;dates&gt;&lt;year&gt;2013&lt;/year&gt;&lt;pub-dates&gt;&lt;date&gt;Jul&lt;/date&gt;&lt;/pub-dates&gt;&lt;/dates&gt;&lt;isbn&gt;1362-4962 (Electronic)&amp;#xD;0305-1048 (Linking)&lt;/isbn&gt;&lt;accession-num&gt;23766289&lt;/accession-num&gt;&lt;urls&gt;&lt;related-urls&gt;&lt;url&gt;http://www.ncbi.nlm.nih.gov/pubmed/23766289&lt;/url&gt;&lt;/related-urls&gt;&lt;/urls&gt;&lt;custom2&gt;3692129&lt;/custom2&gt;&lt;electronic-resource-num&gt;10.1093/nar/gkt50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Tan, 2013 #29" w:history="1">
              <w:r w:rsidR="006139E0">
                <w:rPr>
                  <w:noProof/>
                </w:rPr>
                <w:t>Tan, Nguyen, Patel, Varadarajan, &amp; Madhusudhan,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DynaMine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backbone flexibility</w:t>
            </w:r>
          </w:p>
        </w:tc>
        <w:tc>
          <w:tcPr>
            <w:tcW w:w="8597" w:type="dxa"/>
          </w:tcPr>
          <w:p w:rsidR="006749E1" w:rsidRDefault="00AC56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Cilia&lt;/Author&gt;&lt;Year&gt;2013&lt;/Year&gt;&lt;RecNum&gt;27&lt;/RecNum&gt;&lt;DisplayText&gt;(Cilia, Pancsa, Tompa, Lenaerts, &amp;amp; Vranken, 2013)&lt;/DisplayText&gt;&lt;record&gt;&lt;rec-number&gt;27&lt;/rec-number&gt;&lt;foreign-keys&gt;&lt;key app="EN" db-id="f0pw0sf9pzsvppe9xeox0sx25zwffxpearez" timestamp="1614088367"&gt;27&lt;/key&gt;&lt;/foreign-keys&gt;&lt;ref-type name="Journal Article"&gt;17&lt;/ref-type&gt;&lt;contributors&gt;&lt;authors&gt;&lt;author&gt;Cilia, E.&lt;/author&gt;&lt;author&gt;Pancsa, R.&lt;/author&gt;&lt;author&gt;Tompa, P.&lt;/author&gt;&lt;author&gt;Lenaerts, T.&lt;/author&gt;&lt;author&gt;Vranken, W. F.&lt;/author&gt;&lt;/authors&gt;&lt;/contributors&gt;&lt;auth-address&gt;1] MLG, Departement d&amp;apos;Informatique, Universite Libre de Bruxelles, Boulevard du Triomphe, CP 212, 1050 Brussels, Belgium [2] Interuniversity Institute of Bioinformatics in Brussels, ULB-VUB, La Plaine Campus, Triomflaan, BC building, 6th floor, CP 263, 1050 Brussels, Belgium.&lt;/auth-address&gt;&lt;titles&gt;&lt;title&gt;From protein sequence to dynamics and disorder with DynaMine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2741&lt;/pages&gt;&lt;volume&gt;4&lt;/volume&gt;&lt;keywords&gt;&lt;keyword&gt;Algorithms&lt;/keyword&gt;&lt;keyword&gt;Amino Acid Sequence&lt;/keyword&gt;&lt;keyword&gt;Humans&lt;/keyword&gt;&lt;keyword&gt;Molecular Sequence Data&lt;/keyword&gt;&lt;keyword&gt;Protein Conformation&lt;/keyword&gt;&lt;keyword&gt;Protein Folding&lt;/keyword&gt;&lt;keyword&gt;Proteins/chemistry&lt;/keyword&gt;&lt;keyword&gt;Sequence Alignment&lt;/keyword&gt;&lt;keyword&gt;*Software&lt;/keyword&gt;&lt;/keywords&gt;&lt;dates&gt;&lt;year&gt;2013&lt;/year&gt;&lt;/dates&gt;&lt;isbn&gt;2041-1723 (Electronic)&amp;#xD;2041-1723 (Linking)&lt;/isbn&gt;&lt;accession-num&gt;24225580&lt;/accession-num&gt;&lt;urls&gt;&lt;related-urls&gt;&lt;url&gt;http://www.ncbi.nlm.nih.gov/pubmed/24225580&lt;/url&gt;&lt;/related-urls&gt;&lt;/urls&gt;&lt;electronic-resource-num&gt;10.1038/ncomms374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Cilia, 2013 #27" w:history="1">
              <w:r w:rsidR="006139E0">
                <w:rPr>
                  <w:noProof/>
                </w:rPr>
                <w:t>Cilia, Pancsa, Tompa, Lenaerts, &amp; Vranken,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EFoldMine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early folding residues</w:t>
            </w:r>
          </w:p>
        </w:tc>
        <w:tc>
          <w:tcPr>
            <w:tcW w:w="8597" w:type="dxa"/>
          </w:tcPr>
          <w:p w:rsidR="006749E1" w:rsidRDefault="006139E0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SYWltb25kaTwvQXV0aG9yPjxZZWFyPjIwMTc8L1llYXI+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g4MjY8L3BhZ2VzPjx2b2x1bWU+Nzwvdm9sdW1lPjxudW1iZXI+MTwv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Wltb25kaTwvQXV0aG9yPjxZZWFyPjIwMTc8L1llYXI+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g4MjY8L3BhZ2VzPjx2b2x1bWU+Nzwvdm9sdW1lPjxudW1iZXI+MTwv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5" w:tooltip="Raimondi, 2017 #32" w:history="1">
              <w:r>
                <w:rPr>
                  <w:noProof/>
                </w:rPr>
                <w:t>Raimondi, Orlando, Pancsa, Khan, &amp; Vranken, 201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FireProt</w:t>
            </w:r>
            <w:proofErr w:type="spellEnd"/>
            <w:r>
              <w:t xml:space="preserve"> DB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Effect on the stability of point mutations</w:t>
            </w:r>
          </w:p>
        </w:tc>
        <w:tc>
          <w:tcPr>
            <w:tcW w:w="8597" w:type="dxa"/>
          </w:tcPr>
          <w:p w:rsidR="006749E1" w:rsidRDefault="00AC56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TdG91cmFjPC9BdXRob3I+PFllYXI+MjAyMTwvWWVhcj48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E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91cmFjPC9BdXRob3I+PFllYXI+MjAyMTwvWWVhcj48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Stourac, 2021 #30" w:history="1">
              <w:r w:rsidR="006139E0">
                <w:rPr>
                  <w:noProof/>
                </w:rPr>
                <w:t>Stourac et al., 202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FoldX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Effect on the stability of point mutations</w:t>
            </w:r>
          </w:p>
        </w:tc>
        <w:tc>
          <w:tcPr>
            <w:tcW w:w="8597" w:type="dxa"/>
          </w:tcPr>
          <w:p w:rsidR="006749E1" w:rsidRDefault="00C30A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Delgado&lt;/Author&gt;&lt;Year&gt;2019&lt;/Year&gt;&lt;RecNum&gt;25&lt;/RecNum&gt;&lt;DisplayText&gt;(Delgado, Radusky, Cianferoni, &amp;amp; Serrano, 2019)&lt;/DisplayText&gt;&lt;record&gt;&lt;rec-number&gt;25&lt;/rec-number&gt;&lt;foreign-keys&gt;&lt;key app="EN" db-id="f0pw0sf9pzsvppe9xeox0sx25zwffxpearez" timestamp="1614088274"&gt;25&lt;/key&gt;&lt;/foreign-keys&gt;&lt;ref-type name="Journal Article"&gt;17&lt;/ref-type&gt;&lt;contributors&gt;&lt;authors&gt;&lt;author&gt;Delgado, J.&lt;/author&gt;&lt;author&gt;Radusky, L. G.&lt;/author&gt;&lt;author&gt;Cianferoni, D.&lt;/author&gt;&lt;author&gt;Serrano, L.&lt;/author&gt;&lt;/authors&gt;&lt;/contributors&gt;&lt;auth-address&gt;Centre for Genomic Regulation (CRG), The Barcelona Institute for Science and Technology, Barcelona, Spain.&amp;#xD;Universitat Pompeu Fabra (UPF), Barcelona, Spain.&amp;#xD;Institucio Catalana de Recerca i Estudis Avancats (ICREA), Barcelona, Spain.&lt;/auth-address&gt;&lt;titles&gt;&lt;title&gt;FoldX 5.0: working with RNA, small molecules and a new graphical interface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4168-4169&lt;/pages&gt;&lt;volume&gt;35&lt;/volume&gt;&lt;number&gt;20&lt;/number&gt;&lt;keywords&gt;&lt;keyword&gt;Ligands&lt;/keyword&gt;&lt;keyword&gt;Rna&lt;/keyword&gt;&lt;keyword&gt;*Software&lt;/keyword&gt;&lt;keyword&gt;*User-Computer Interface&lt;/keyword&gt;&lt;/keywords&gt;&lt;dates&gt;&lt;year&gt;2019&lt;/year&gt;&lt;pub-dates&gt;&lt;date&gt;Oct 15&lt;/date&gt;&lt;/pub-dates&gt;&lt;/dates&gt;&lt;isbn&gt;1367-4811 (Electronic)&amp;#xD;1367-4803 (Linking)&lt;/isbn&gt;&lt;accession-num&gt;30874800&lt;/accession-num&gt;&lt;urls&gt;&lt;related-urls&gt;&lt;url&gt;http://www.ncbi.nlm.nih.gov/pubmed/30874800&lt;/url&gt;&lt;/related-urls&gt;&lt;/urls&gt;&lt;custom2&gt;6792092&lt;/custom2&gt;&lt;electronic-resource-num&gt;10.1093/bioinformatics/btz18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Delgado, 2019 #25" w:history="1">
              <w:r w:rsidR="006139E0">
                <w:rPr>
                  <w:noProof/>
                </w:rPr>
                <w:t>Delgado, Radusky, Cianferoni, &amp; Serrano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KinCore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Conformational annotations of kinases</w:t>
            </w:r>
          </w:p>
        </w:tc>
        <w:tc>
          <w:tcPr>
            <w:tcW w:w="8597" w:type="dxa"/>
          </w:tcPr>
          <w:p w:rsidR="006749E1" w:rsidRDefault="006139E0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(</w:t>
            </w:r>
            <w:r w:rsidRPr="00AC56A7">
              <w:rPr>
                <w:i/>
              </w:rPr>
              <w:t>in preparation</w:t>
            </w:r>
            <w:r>
              <w:t>)</w:t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KnotProt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Topology annotations</w:t>
            </w:r>
          </w:p>
        </w:tc>
        <w:tc>
          <w:tcPr>
            <w:tcW w:w="8597" w:type="dxa"/>
          </w:tcPr>
          <w:p w:rsidR="006749E1" w:rsidRDefault="00AC56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EYWJyb3dza2ktVHVtYW5za2k8L0F1dGhvcj48WWVhcj4y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zNjctRDM3NTwvcGFnZXM+PHZvbHVtZT40Nzwvdm9sdW1lPjxudW1i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Jyb3dza2ktVHVtYW5za2k8L0F1dGhvcj48WWVhcj4y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zNjctRDM3NTwvcGFnZXM+PHZvbHVtZT40Nzwvdm9sdW1lPjxudW1i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Dabrowski-Tumanski, 2019 #31" w:history="1">
              <w:r w:rsidR="006139E0">
                <w:rPr>
                  <w:noProof/>
                </w:rPr>
                <w:t>Dabrowski-Tumanski et al.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6749E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 xml:space="preserve">M-CSA 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Catalytic site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SaWJlaXJvPC9BdXRob3I+PFllYXI+MjAxODwvWWVhcj48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ENjE4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JlaXJvPC9BdXRob3I+PFllYXI+MjAxODwvWWVhcj48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ENjE4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6" w:tooltip="Ribeiro, 2018 #16" w:history="1">
              <w:r w:rsidR="006139E0">
                <w:rPr>
                  <w:noProof/>
                </w:rPr>
                <w:t>Ribeiro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MetalPDB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The biological relevance of metal ions</w:t>
            </w:r>
          </w:p>
        </w:tc>
        <w:tc>
          <w:tcPr>
            <w:tcW w:w="8597" w:type="dxa"/>
          </w:tcPr>
          <w:p w:rsidR="006749E1" w:rsidRDefault="00C30A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QdXRpZ25hbm88L0F1dGhvcj48WWVhcj4yMDE4PC9ZZWFy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0NTkt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jQ8L1JlY051bT48RGlzcGxheVRleHQ+KFB1dGlnbmFubywgUm9zYXRvLCBCYW5j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0NTkt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4" w:tooltip="Putignano, 2018 #24" w:history="1">
              <w:r w:rsidR="006139E0">
                <w:rPr>
                  <w:noProof/>
                </w:rPr>
                <w:t>Putignano, Rosato, Banci, &amp; Andreini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Missense3D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Effect on the stability of point mutations</w:t>
            </w:r>
          </w:p>
        </w:tc>
        <w:tc>
          <w:tcPr>
            <w:tcW w:w="8597" w:type="dxa"/>
          </w:tcPr>
          <w:p w:rsidR="006749E1" w:rsidRDefault="00C30A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JdHRpc29wb25waXNhbjwvQXV0aG9yPjxZZWFyPjIwMTk8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dHRpc29wb25waXNhbjwvQXV0aG9yPjxZZWFyPjIwMTk8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6" w:tooltip="Ittisoponpisan, 2019 #26" w:history="1">
              <w:r w:rsidR="006139E0">
                <w:rPr>
                  <w:noProof/>
                </w:rPr>
                <w:t>Ittisoponpisan et al.,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6749E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 xml:space="preserve">P2rank 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edicted ligand binding site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Krivak&lt;/Author&gt;&lt;Year&gt;2018&lt;/Year&gt;&lt;RecNum&gt;17&lt;/RecNum&gt;&lt;DisplayText&gt;(Krivak &amp;amp; Hoksza, 2018)&lt;/DisplayText&gt;&lt;record&gt;&lt;rec-number&gt;17&lt;/rec-number&gt;&lt;foreign-keys&gt;&lt;key app="EN" db-id="f0pw0sf9pzsvppe9xeox0sx25zwffxpearez" timestamp="1614087788"&gt;17&lt;/key&gt;&lt;/foreign-keys&gt;&lt;ref-type name="Journal Article"&gt;17&lt;/ref-type&gt;&lt;contributors&gt;&lt;authors&gt;&lt;author&gt;Krivak, R.&lt;/author&gt;&lt;author&gt;Hoksza, D.&lt;/author&gt;&lt;/authors&gt;&lt;/contributors&gt;&lt;auth-address&gt;Department of Software Engineering, Charles University, Prague, Czech Republic. krivak@ksi.mff.cuni.cz.&amp;#xD;Department of Software Engineering, Charles University, Prague, Czech Republic. hoksza@ksi.mff.cuni.cz.&lt;/auth-address&gt;&lt;titles&gt;&lt;title&gt;P2Rank: machine learning based tool for rapid and accurate prediction of ligand binding sites from protein structure&lt;/title&gt;&lt;secondary-title&gt;J Cheminform&lt;/secondary-title&gt;&lt;alt-title&gt;Journal of cheminformatics&lt;/alt-title&gt;&lt;/titles&gt;&lt;periodical&gt;&lt;full-title&gt;J Cheminform&lt;/full-title&gt;&lt;abbr-1&gt;Journal of cheminformatics&lt;/abbr-1&gt;&lt;/periodical&gt;&lt;alt-periodical&gt;&lt;full-title&gt;J Cheminform&lt;/full-title&gt;&lt;abbr-1&gt;Journal of cheminformatics&lt;/abbr-1&gt;&lt;/alt-periodical&gt;&lt;pages&gt;39&lt;/pages&gt;&lt;volume&gt;10&lt;/volume&gt;&lt;number&gt;1&lt;/number&gt;&lt;dates&gt;&lt;year&gt;2018&lt;/year&gt;&lt;pub-dates&gt;&lt;date&gt;Aug 14&lt;/date&gt;&lt;/pub-dates&gt;&lt;/dates&gt;&lt;isbn&gt;1758-2946 (Print)&amp;#xD;1758-2946 (Linking)&lt;/isbn&gt;&lt;accession-num&gt;30109435&lt;/accession-num&gt;&lt;urls&gt;&lt;related-urls&gt;&lt;url&gt;http://www.ncbi.nlm.nih.gov/pubmed/30109435&lt;/url&gt;&lt;/related-urls&gt;&lt;/urls&gt;&lt;custom2&gt;6091426&lt;/custom2&gt;&lt;electronic-resource-num&gt;10.1186/s13321-018-0285-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Krivak, 2018 #17" w:history="1">
              <w:r w:rsidR="006139E0">
                <w:rPr>
                  <w:noProof/>
                </w:rPr>
                <w:t>Krivak &amp; Hoksza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POPScomp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Accessible surface area</w:t>
            </w:r>
          </w:p>
        </w:tc>
        <w:tc>
          <w:tcPr>
            <w:tcW w:w="8597" w:type="dxa"/>
          </w:tcPr>
          <w:p w:rsidR="006749E1" w:rsidRDefault="00AC56A7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/>
            </w:r>
            <w:r>
              <w:instrText xml:space="preserve"> ADDIN EN.CITE &lt;EndNote&gt;&lt;Cite&gt;&lt;Author&gt;Kleinjung&lt;/Author&gt;&lt;Year&gt;2005&lt;/Year&gt;&lt;RecNum&gt;28&lt;/RecNum&gt;&lt;DisplayText&gt;(Kleinjung &amp;amp; Fraternali, 2005)&lt;/DisplayText&gt;&lt;record&gt;&lt;rec-number&gt;28&lt;/rec-number&gt;&lt;foreign-keys&gt;&lt;key app="EN" db-id="f0pw0sf9pzsvppe9xeox0sx25zwffxpearez" timestamp="1614088404"&gt;28&lt;/key&gt;&lt;/foreign-keys&gt;&lt;ref-type name="Journal Article"&gt;17&lt;/ref-type&gt;&lt;contributors&gt;&lt;authors&gt;&lt;author&gt;Kleinjung, J.&lt;/author&gt;&lt;author&gt;Fraternali, F.&lt;/author&gt;&lt;/authors&gt;&lt;/contributors&gt;&lt;auth-address&gt;Bioinformatics Unit, Faculty of Sciences, Vrije Universiteit De Boelelaan 1081A, 1081HV, Amsterdam, The Netherlands.&lt;/auth-address&gt;&lt;titles&gt;&lt;title&gt;POPSCOMP: an automated interaction analysis of biomolecular complex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342-6&lt;/pages&gt;&lt;volume&gt;33&lt;/volume&gt;&lt;number&gt;Web Server issue&lt;/number&gt;&lt;keywords&gt;&lt;keyword&gt;Anti-Bacterial Agents/chemistry&lt;/keyword&gt;&lt;keyword&gt;DNA/chemistry&lt;/keyword&gt;&lt;keyword&gt;Internet&lt;/keyword&gt;&lt;keyword&gt;Macromolecular Substances/*chemistry&lt;/keyword&gt;&lt;keyword&gt;Proteins/chemistry&lt;/keyword&gt;&lt;keyword&gt;RNA/chemistry&lt;/keyword&gt;&lt;keyword&gt;Ribosomes/chemistry&lt;/keyword&gt;&lt;keyword&gt;*Software&lt;/keyword&gt;&lt;keyword&gt;User-Computer Interface&lt;/keyword&gt;&lt;/keywords&gt;&lt;dates&gt;&lt;year&gt;2005&lt;/year&gt;&lt;pub-dates&gt;&lt;date&gt;Jul 1&lt;/date&gt;&lt;/pub-dates&gt;&lt;/dates&gt;&lt;isbn&gt;1362-4962 (Electronic)&amp;#xD;0305-1048 (Linking)&lt;/isbn&gt;&lt;accession-num&gt;15980485&lt;/accession-num&gt;&lt;urls&gt;&lt;related-urls&gt;&lt;url&gt;http://www.ncbi.nlm.nih.gov/pubmed/15980485&lt;/url&gt;&lt;/related-urls&gt;&lt;/urls&gt;&lt;custom2&gt;1160130&lt;/custom2&gt;&lt;electronic-resource-num&gt;10.1093/nar/gki36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Kleinjung, 2005 #28" w:history="1">
              <w:r w:rsidR="006139E0">
                <w:rPr>
                  <w:noProof/>
                </w:rPr>
                <w:t>Kleinjung &amp; Fraternali,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ProKinO</w:t>
            </w:r>
            <w:proofErr w:type="spellEnd"/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Protein kinase annotations</w:t>
            </w:r>
          </w:p>
        </w:tc>
        <w:tc>
          <w:tcPr>
            <w:tcW w:w="8597" w:type="dxa"/>
          </w:tcPr>
          <w:p w:rsidR="006749E1" w:rsidRDefault="006749E1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NY1NraW1taW5nPC9BdXRob3I+PFllYXI+MjAxNTwvWWVh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1NraW1taW5nPC9BdXRob3I+PFllYXI+MjAxNTwvWWVh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1" w:tooltip="McSkimming, 2015 #19" w:history="1">
              <w:r w:rsidR="006139E0">
                <w:rPr>
                  <w:noProof/>
                </w:rPr>
                <w:t>McSkimming et al.,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749E1" w:rsidTr="006749E1">
        <w:tc>
          <w:tcPr>
            <w:tcW w:w="23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proofErr w:type="spellStart"/>
            <w:r>
              <w:t>WEBnm</w:t>
            </w:r>
            <w:proofErr w:type="spellEnd"/>
            <w:r>
              <w:t>@</w:t>
            </w:r>
          </w:p>
        </w:tc>
        <w:tc>
          <w:tcPr>
            <w:tcW w:w="475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6749E1" w:rsidRDefault="006749E1" w:rsidP="00DA44B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t>Flexibility predictions</w:t>
            </w:r>
          </w:p>
        </w:tc>
        <w:tc>
          <w:tcPr>
            <w:tcW w:w="8597" w:type="dxa"/>
          </w:tcPr>
          <w:p w:rsidR="006749E1" w:rsidRDefault="006139E0" w:rsidP="006139E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  <w:r>
              <w:fldChar w:fldCharType="begin">
                <w:fldData xml:space="preserve">PEVuZE5vdGU+PENpdGU+PEF1dGhvcj5UaXdhcmk8L0F1dGhvcj48WWVhcj4yMDE0PC9ZZWFyPjxS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Xdhcmk8L0F1dGhvcj48WWVhcj4yMDE0PC9ZZWFyPjxS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Tiwari, 2014 #33" w:history="1">
              <w:r>
                <w:rPr>
                  <w:noProof/>
                </w:rPr>
                <w:t>Tiwari et al.,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6749E1" w:rsidRDefault="00B922F7" w:rsidP="00931ACF">
      <w:pPr>
        <w:spacing w:before="240"/>
        <w:rPr>
          <w:b/>
        </w:rPr>
      </w:pPr>
      <w:r>
        <w:rPr>
          <w:b/>
        </w:rPr>
        <w:t xml:space="preserve">Supplementary Table 1 - </w:t>
      </w:r>
      <w:proofErr w:type="spellStart"/>
      <w:r w:rsidR="00AF57F9">
        <w:rPr>
          <w:b/>
        </w:rPr>
        <w:t>PDBe</w:t>
      </w:r>
      <w:proofErr w:type="spellEnd"/>
      <w:r w:rsidR="00AF57F9">
        <w:rPr>
          <w:b/>
        </w:rPr>
        <w:t xml:space="preserve">-KB partner resources </w:t>
      </w:r>
      <w:bookmarkStart w:id="0" w:name="_GoBack"/>
      <w:bookmarkEnd w:id="0"/>
      <w:r w:rsidR="00AF57F9">
        <w:rPr>
          <w:b/>
        </w:rPr>
        <w:t>providing</w:t>
      </w:r>
      <w:r>
        <w:rPr>
          <w:b/>
        </w:rPr>
        <w:t xml:space="preserve"> annotations</w:t>
      </w:r>
    </w:p>
    <w:p w:rsidR="006749E1" w:rsidRDefault="00AF57F9" w:rsidP="00AF57F9">
      <w:pPr>
        <w:spacing w:before="240" w:after="240"/>
        <w:rPr>
          <w:b/>
        </w:rPr>
      </w:pPr>
      <w:r>
        <w:rPr>
          <w:b/>
        </w:rPr>
        <w:t>References</w:t>
      </w:r>
    </w:p>
    <w:p w:rsidR="006139E0" w:rsidRPr="006139E0" w:rsidRDefault="006749E1" w:rsidP="006139E0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6139E0" w:rsidRPr="006139E0">
        <w:t xml:space="preserve">Ashford, P., Pang, C. S. M., Moya-Garcia, A. A., Adeyelu, T., &amp; Orengo, C. A. (2019). A CATH domain functional family based approach to identify putative cancer driver genes and driver mutations. </w:t>
      </w:r>
      <w:r w:rsidR="006139E0" w:rsidRPr="006139E0">
        <w:rPr>
          <w:i/>
        </w:rPr>
        <w:t>Sci Rep, 9</w:t>
      </w:r>
      <w:r w:rsidR="006139E0" w:rsidRPr="006139E0">
        <w:t>(1), 263. doi: 10.1038/s41598-018-36401-4</w:t>
      </w:r>
      <w:bookmarkEnd w:id="1"/>
    </w:p>
    <w:p w:rsidR="006139E0" w:rsidRPr="006139E0" w:rsidRDefault="006139E0" w:rsidP="006139E0">
      <w:pPr>
        <w:pStyle w:val="EndNoteBibliography"/>
        <w:ind w:left="720" w:hanging="720"/>
      </w:pPr>
      <w:bookmarkStart w:id="2" w:name="_ENREF_2"/>
      <w:r w:rsidRPr="006139E0">
        <w:lastRenderedPageBreak/>
        <w:t xml:space="preserve">Cilia, E., Pancsa, R., Tompa, P., Lenaerts, T., &amp; Vranken, W. F. (2013). From protein sequence to dynamics and disorder with DynaMine. </w:t>
      </w:r>
      <w:r w:rsidRPr="006139E0">
        <w:rPr>
          <w:i/>
        </w:rPr>
        <w:t>Nat Commun, 4</w:t>
      </w:r>
      <w:r w:rsidRPr="006139E0">
        <w:t>, 2741. doi: 10.1038/ncomms3741</w:t>
      </w:r>
      <w:bookmarkEnd w:id="2"/>
    </w:p>
    <w:p w:rsidR="006139E0" w:rsidRPr="006139E0" w:rsidRDefault="006139E0" w:rsidP="006139E0">
      <w:pPr>
        <w:pStyle w:val="EndNoteBibliography"/>
        <w:ind w:left="720" w:hanging="720"/>
      </w:pPr>
      <w:bookmarkStart w:id="3" w:name="_ENREF_3"/>
      <w:r w:rsidRPr="006139E0">
        <w:t xml:space="preserve">Coker, E. A., Mitsopoulos, C., Tym, J. E., Komianou, A., Kannas, C., Di Micco, P., . . . Al-Lazikani, B. (2019). canSAR: update to the cancer translational research and drug discovery knowledgebase. </w:t>
      </w:r>
      <w:r w:rsidRPr="006139E0">
        <w:rPr>
          <w:i/>
        </w:rPr>
        <w:t>Nucleic Acids Res, 47</w:t>
      </w:r>
      <w:r w:rsidRPr="006139E0">
        <w:t>(D1), D917-D922. doi: 10.1093/nar/gky1129</w:t>
      </w:r>
      <w:bookmarkEnd w:id="3"/>
    </w:p>
    <w:p w:rsidR="006139E0" w:rsidRPr="006139E0" w:rsidRDefault="006139E0" w:rsidP="006139E0">
      <w:pPr>
        <w:pStyle w:val="EndNoteBibliography"/>
        <w:ind w:left="720" w:hanging="720"/>
      </w:pPr>
      <w:bookmarkStart w:id="4" w:name="_ENREF_4"/>
      <w:r w:rsidRPr="006139E0">
        <w:t xml:space="preserve">Dabrowski-Tumanski, P., Rubach, P., Goundaroulis, D., Dorier, J., Sulkowski, P., Millett, K. C., . . . Sulkowska, J. I. (2019). KnotProt 2.0: a database of proteins with knots and other entangled structures. </w:t>
      </w:r>
      <w:r w:rsidRPr="006139E0">
        <w:rPr>
          <w:i/>
        </w:rPr>
        <w:t>Nucleic Acids Res, 47</w:t>
      </w:r>
      <w:r w:rsidRPr="006139E0">
        <w:t>(D1), D367-D375. doi: 10.1093/nar/gky1140</w:t>
      </w:r>
      <w:bookmarkEnd w:id="4"/>
    </w:p>
    <w:p w:rsidR="006139E0" w:rsidRPr="006139E0" w:rsidRDefault="006139E0" w:rsidP="006139E0">
      <w:pPr>
        <w:pStyle w:val="EndNoteBibliography"/>
        <w:ind w:left="720" w:hanging="720"/>
      </w:pPr>
      <w:bookmarkStart w:id="5" w:name="_ENREF_5"/>
      <w:r w:rsidRPr="006139E0">
        <w:t xml:space="preserve">Delgado, J., Radusky, L. G., Cianferoni, D., &amp; Serrano, L. (2019). FoldX 5.0: working with RNA, small molecules and a new graphical interface. </w:t>
      </w:r>
      <w:r w:rsidRPr="006139E0">
        <w:rPr>
          <w:i/>
        </w:rPr>
        <w:t>Bioinformatics, 35</w:t>
      </w:r>
      <w:r w:rsidRPr="006139E0">
        <w:t>(20), 4168-4169. doi: 10.1093/bioinformatics/btz184</w:t>
      </w:r>
      <w:bookmarkEnd w:id="5"/>
    </w:p>
    <w:p w:rsidR="006139E0" w:rsidRPr="006139E0" w:rsidRDefault="006139E0" w:rsidP="006139E0">
      <w:pPr>
        <w:pStyle w:val="EndNoteBibliography"/>
        <w:ind w:left="720" w:hanging="720"/>
      </w:pPr>
      <w:bookmarkStart w:id="6" w:name="_ENREF_6"/>
      <w:r w:rsidRPr="006139E0">
        <w:t xml:space="preserve">Ittisoponpisan, S., Islam, S. A., Khanna, T., Alhuzimi, E., David, A., &amp; Sternberg, M. J. E. (2019). Can Predicted Protein 3D Structures Provide Reliable Insights into whether Missense Variants Are Disease Associated? </w:t>
      </w:r>
      <w:r w:rsidRPr="006139E0">
        <w:rPr>
          <w:i/>
        </w:rPr>
        <w:t>J Mol Biol, 431</w:t>
      </w:r>
      <w:r w:rsidRPr="006139E0">
        <w:t>(11), 2197-2212. doi: 10.1016/j.jmb.2019.04.009</w:t>
      </w:r>
      <w:bookmarkEnd w:id="6"/>
    </w:p>
    <w:p w:rsidR="006139E0" w:rsidRPr="006139E0" w:rsidRDefault="006139E0" w:rsidP="006139E0">
      <w:pPr>
        <w:pStyle w:val="EndNoteBibliography"/>
        <w:ind w:left="720" w:hanging="720"/>
      </w:pPr>
      <w:bookmarkStart w:id="7" w:name="_ENREF_7"/>
      <w:r w:rsidRPr="006139E0">
        <w:t xml:space="preserve">Kleinjung, J., &amp; Fraternali, F. (2005). POPSCOMP: an automated interaction analysis of biomolecular complexes. </w:t>
      </w:r>
      <w:r w:rsidRPr="006139E0">
        <w:rPr>
          <w:i/>
        </w:rPr>
        <w:t>Nucleic Acids Res, 33</w:t>
      </w:r>
      <w:r w:rsidRPr="006139E0">
        <w:t>(Web Server issue), W342-346. doi: 10.1093/nar/gki369</w:t>
      </w:r>
      <w:bookmarkEnd w:id="7"/>
    </w:p>
    <w:p w:rsidR="006139E0" w:rsidRPr="006139E0" w:rsidRDefault="006139E0" w:rsidP="006139E0">
      <w:pPr>
        <w:pStyle w:val="EndNoteBibliography"/>
        <w:ind w:left="720" w:hanging="720"/>
      </w:pPr>
      <w:bookmarkStart w:id="8" w:name="_ENREF_8"/>
      <w:r w:rsidRPr="006139E0">
        <w:t xml:space="preserve">Krivak, R., &amp; Hoksza, D. (2018). P2Rank: machine learning based tool for rapid and accurate prediction of ligand binding sites from protein structure. </w:t>
      </w:r>
      <w:r w:rsidRPr="006139E0">
        <w:rPr>
          <w:i/>
        </w:rPr>
        <w:t>J Cheminform, 10</w:t>
      </w:r>
      <w:r w:rsidRPr="006139E0">
        <w:t>(1), 39. doi: 10.1186/s13321-018-0285-8</w:t>
      </w:r>
      <w:bookmarkEnd w:id="8"/>
    </w:p>
    <w:p w:rsidR="006139E0" w:rsidRPr="006139E0" w:rsidRDefault="006139E0" w:rsidP="006139E0">
      <w:pPr>
        <w:pStyle w:val="EndNoteBibliography"/>
        <w:ind w:left="720" w:hanging="720"/>
      </w:pPr>
      <w:bookmarkStart w:id="9" w:name="_ENREF_9"/>
      <w:r w:rsidRPr="006139E0">
        <w:t xml:space="preserve">Levy, E. D., Pereira-Leal, J. B., Chothia, C., &amp; Teichmann, S. A. (2006). 3D complex: a structural classification of protein complexes. </w:t>
      </w:r>
      <w:r w:rsidRPr="006139E0">
        <w:rPr>
          <w:i/>
        </w:rPr>
        <w:t>PLoS Comput Biol, 2</w:t>
      </w:r>
      <w:r w:rsidRPr="006139E0">
        <w:t>(11), e155. doi: 10.1371/journal.pcbi.0020155</w:t>
      </w:r>
      <w:bookmarkEnd w:id="9"/>
    </w:p>
    <w:p w:rsidR="006139E0" w:rsidRPr="006139E0" w:rsidRDefault="006139E0" w:rsidP="006139E0">
      <w:pPr>
        <w:pStyle w:val="EndNoteBibliography"/>
        <w:ind w:left="720" w:hanging="720"/>
      </w:pPr>
      <w:bookmarkStart w:id="10" w:name="_ENREF_10"/>
      <w:r w:rsidRPr="006139E0">
        <w:t xml:space="preserve">Madeira, F., Tinti, M., Murugesan, G., Berrett, E., Stafford, M., Toth, R., . . . Barton, G. J. (2015). 14-3-3-Pred: improved methods to predict 14-3-3-binding phosphopeptides. </w:t>
      </w:r>
      <w:r w:rsidRPr="006139E0">
        <w:rPr>
          <w:i/>
        </w:rPr>
        <w:t>Bioinformatics, 31</w:t>
      </w:r>
      <w:r w:rsidRPr="006139E0">
        <w:t>(14), 2276-2283. doi: 10.1093/bioinformatics/btv133</w:t>
      </w:r>
      <w:bookmarkEnd w:id="10"/>
    </w:p>
    <w:p w:rsidR="006139E0" w:rsidRPr="006139E0" w:rsidRDefault="006139E0" w:rsidP="006139E0">
      <w:pPr>
        <w:pStyle w:val="EndNoteBibliography"/>
        <w:ind w:left="720" w:hanging="720"/>
      </w:pPr>
      <w:bookmarkStart w:id="11" w:name="_ENREF_11"/>
      <w:r w:rsidRPr="006139E0">
        <w:t xml:space="preserve">McSkimming, D. I., Dastgheib, S., Talevich, E., Narayanan, A., Katiyar, S., Taylor, S. S., . . . Kannan, N. (2015). ProKinO: a unified resource for mining the cancer kinome. </w:t>
      </w:r>
      <w:r w:rsidRPr="006139E0">
        <w:rPr>
          <w:i/>
        </w:rPr>
        <w:t>Hum Mutat, 36</w:t>
      </w:r>
      <w:r w:rsidRPr="006139E0">
        <w:t>(2), 175-186. doi: 10.1002/humu.22726</w:t>
      </w:r>
      <w:bookmarkEnd w:id="11"/>
    </w:p>
    <w:p w:rsidR="006139E0" w:rsidRPr="006139E0" w:rsidRDefault="006139E0" w:rsidP="006139E0">
      <w:pPr>
        <w:pStyle w:val="EndNoteBibliography"/>
        <w:ind w:left="720" w:hanging="720"/>
      </w:pPr>
      <w:bookmarkStart w:id="12" w:name="_ENREF_12"/>
      <w:r w:rsidRPr="006139E0">
        <w:t xml:space="preserve">Parca, L., Ariano, B., Cabibbo, A., Paoletti, M., Tamburrini, A., Palmeri, A., . . . Helmer-Citterich, M. (2019). Kinome-wide identification of phosphorylation networks in eukaryotic proteomes. </w:t>
      </w:r>
      <w:r w:rsidRPr="006139E0">
        <w:rPr>
          <w:i/>
        </w:rPr>
        <w:t>Bioinformatics, 35</w:t>
      </w:r>
      <w:r w:rsidRPr="006139E0">
        <w:t>(3), 372-379. doi: 10.1093/bioinformatics/bty545</w:t>
      </w:r>
      <w:bookmarkEnd w:id="12"/>
    </w:p>
    <w:p w:rsidR="006139E0" w:rsidRPr="006139E0" w:rsidRDefault="006139E0" w:rsidP="006139E0">
      <w:pPr>
        <w:pStyle w:val="EndNoteBibliography"/>
        <w:ind w:left="720" w:hanging="720"/>
      </w:pPr>
      <w:bookmarkStart w:id="13" w:name="_ENREF_13"/>
      <w:r w:rsidRPr="006139E0">
        <w:t xml:space="preserve">Pravda, L., Sehnal, D., Svobodova Varekova, R., Navratilova, V., Tousek, D., Berka, K., . . . Koca, J. (2018). ChannelsDB: database of biomacromolecular tunnels and pores. </w:t>
      </w:r>
      <w:r w:rsidRPr="006139E0">
        <w:rPr>
          <w:i/>
        </w:rPr>
        <w:t>Nucleic Acids Res, 46</w:t>
      </w:r>
      <w:r w:rsidRPr="006139E0">
        <w:t>(D1), D399-D405. doi: 10.1093/nar/gkx868</w:t>
      </w:r>
      <w:bookmarkEnd w:id="13"/>
    </w:p>
    <w:p w:rsidR="006139E0" w:rsidRPr="006139E0" w:rsidRDefault="006139E0" w:rsidP="006139E0">
      <w:pPr>
        <w:pStyle w:val="EndNoteBibliography"/>
        <w:ind w:left="720" w:hanging="720"/>
      </w:pPr>
      <w:bookmarkStart w:id="14" w:name="_ENREF_14"/>
      <w:r w:rsidRPr="006139E0">
        <w:t xml:space="preserve">Putignano, V., Rosato, A., Banci, L., &amp; Andreini, C. (2018). MetalPDB in 2018: a database of metal sites in biological macromolecular structures. </w:t>
      </w:r>
      <w:r w:rsidRPr="006139E0">
        <w:rPr>
          <w:i/>
        </w:rPr>
        <w:t>Nucleic Acids Res, 46</w:t>
      </w:r>
      <w:r w:rsidRPr="006139E0">
        <w:t>(D1), D459-D464. doi: 10.1093/nar/gkx989</w:t>
      </w:r>
      <w:bookmarkEnd w:id="14"/>
    </w:p>
    <w:p w:rsidR="006139E0" w:rsidRPr="006139E0" w:rsidRDefault="006139E0" w:rsidP="006139E0">
      <w:pPr>
        <w:pStyle w:val="EndNoteBibliography"/>
        <w:ind w:left="720" w:hanging="720"/>
      </w:pPr>
      <w:bookmarkStart w:id="15" w:name="_ENREF_15"/>
      <w:r w:rsidRPr="006139E0">
        <w:t xml:space="preserve">Raimondi, D., Orlando, G., Pancsa, R., Khan, T., &amp; Vranken, W. F. (2017). Exploring the Sequence-based Prediction of Folding Initiation Sites in Proteins. </w:t>
      </w:r>
      <w:r w:rsidRPr="006139E0">
        <w:rPr>
          <w:i/>
        </w:rPr>
        <w:t>Sci Rep, 7</w:t>
      </w:r>
      <w:r w:rsidRPr="006139E0">
        <w:t>(1), 8826. doi: 10.1038/s41598-017-08366-3</w:t>
      </w:r>
      <w:bookmarkEnd w:id="15"/>
    </w:p>
    <w:p w:rsidR="006139E0" w:rsidRPr="006139E0" w:rsidRDefault="006139E0" w:rsidP="006139E0">
      <w:pPr>
        <w:pStyle w:val="EndNoteBibliography"/>
        <w:ind w:left="720" w:hanging="720"/>
      </w:pPr>
      <w:bookmarkStart w:id="16" w:name="_ENREF_16"/>
      <w:r w:rsidRPr="006139E0">
        <w:t xml:space="preserve">Ribeiro, A. J. M., Holliday, G. L., Furnham, N., Tyzack, J. D., Ferris, K., &amp; Thornton, J. M. (2018). Mechanism and Catalytic Site Atlas (M-CSA): a database of enzyme reaction mechanisms and active sites. </w:t>
      </w:r>
      <w:r w:rsidRPr="006139E0">
        <w:rPr>
          <w:i/>
        </w:rPr>
        <w:t>Nucleic Acids Res, 46</w:t>
      </w:r>
      <w:r w:rsidRPr="006139E0">
        <w:t>(D1), D618-D623. doi: 10.1093/nar/gkx1012</w:t>
      </w:r>
      <w:bookmarkEnd w:id="16"/>
    </w:p>
    <w:p w:rsidR="006139E0" w:rsidRPr="006139E0" w:rsidRDefault="006139E0" w:rsidP="006139E0">
      <w:pPr>
        <w:pStyle w:val="EndNoteBibliography"/>
        <w:ind w:left="720" w:hanging="720"/>
      </w:pPr>
      <w:bookmarkStart w:id="17" w:name="_ENREF_17"/>
      <w:r w:rsidRPr="006139E0">
        <w:t xml:space="preserve">Stourac, J., Dubrava, J., Musil, M., Horackova, J., Damborsky, J., Mazurenko, S., &amp; Bednar, D. (2021). FireProtDB: database of manually curated protein stability data. </w:t>
      </w:r>
      <w:r w:rsidRPr="006139E0">
        <w:rPr>
          <w:i/>
        </w:rPr>
        <w:t>Nucleic Acids Res, 49</w:t>
      </w:r>
      <w:r w:rsidRPr="006139E0">
        <w:t>(D1), D319-D324. doi: 10.1093/nar/gkaa981</w:t>
      </w:r>
      <w:bookmarkEnd w:id="17"/>
    </w:p>
    <w:p w:rsidR="006139E0" w:rsidRPr="006139E0" w:rsidRDefault="006139E0" w:rsidP="006139E0">
      <w:pPr>
        <w:pStyle w:val="EndNoteBibliography"/>
        <w:ind w:left="720" w:hanging="720"/>
      </w:pPr>
      <w:bookmarkStart w:id="18" w:name="_ENREF_18"/>
      <w:r w:rsidRPr="006139E0">
        <w:t>Tan, K. P., Nguyen, T. B., Patel, S., Varadarajan, R., &amp; Madhusudhan, M. S. (2013). Depth: a web server to compute depth, cavity sizes, detect potential small-molecule ligand-</w:t>
      </w:r>
      <w:r w:rsidRPr="006139E0">
        <w:lastRenderedPageBreak/>
        <w:t xml:space="preserve">binding cavities and predict the pKa of ionizable residues in proteins. </w:t>
      </w:r>
      <w:r w:rsidRPr="006139E0">
        <w:rPr>
          <w:i/>
        </w:rPr>
        <w:t>Nucleic Acids Res, 41</w:t>
      </w:r>
      <w:r w:rsidRPr="006139E0">
        <w:t>(Web Server issue), W314-321. doi: 10.1093/nar/gkt503</w:t>
      </w:r>
      <w:bookmarkEnd w:id="18"/>
    </w:p>
    <w:p w:rsidR="006139E0" w:rsidRPr="006139E0" w:rsidRDefault="006139E0" w:rsidP="006139E0">
      <w:pPr>
        <w:pStyle w:val="EndNoteBibliography"/>
        <w:ind w:left="720" w:hanging="720"/>
      </w:pPr>
      <w:bookmarkStart w:id="19" w:name="_ENREF_19"/>
      <w:r w:rsidRPr="006139E0">
        <w:t xml:space="preserve">Tiwari, S. P., Fuglebakk, E., Hollup, S. M., Skjaerven, L., Cragnolini, T., Grindhaug, S. H., . . . Reuter, N. (2014). WEBnm@ v2.0: Web server and services for comparing protein flexibility. </w:t>
      </w:r>
      <w:r w:rsidRPr="006139E0">
        <w:rPr>
          <w:i/>
        </w:rPr>
        <w:t>BMC Bioinformatics, 15</w:t>
      </w:r>
      <w:r w:rsidRPr="006139E0">
        <w:t>, 427. doi: 10.1186/s12859-014-0427-6</w:t>
      </w:r>
      <w:bookmarkEnd w:id="19"/>
    </w:p>
    <w:p w:rsidR="006139E0" w:rsidRPr="006139E0" w:rsidRDefault="006139E0" w:rsidP="006139E0">
      <w:pPr>
        <w:pStyle w:val="EndNoteBibliography"/>
        <w:ind w:left="720" w:hanging="720"/>
      </w:pPr>
      <w:bookmarkStart w:id="20" w:name="_ENREF_20"/>
      <w:r w:rsidRPr="006139E0">
        <w:t xml:space="preserve">Wass, M. N., Kelley, L. A., &amp; Sternberg, M. J. (2010). 3DLigandSite: predicting ligand-binding sites using similar structures. </w:t>
      </w:r>
      <w:r w:rsidRPr="006139E0">
        <w:rPr>
          <w:i/>
        </w:rPr>
        <w:t>Nucleic Acids Res, 38</w:t>
      </w:r>
      <w:r w:rsidRPr="006139E0">
        <w:t>(Web Server issue), W469-473. doi: 10.1093/nar/gkq406</w:t>
      </w:r>
      <w:bookmarkEnd w:id="20"/>
    </w:p>
    <w:p w:rsidR="007138FC" w:rsidRPr="00B922F7" w:rsidRDefault="006749E1" w:rsidP="00931ACF">
      <w:pPr>
        <w:spacing w:before="240"/>
        <w:rPr>
          <w:b/>
        </w:rPr>
      </w:pPr>
      <w:r>
        <w:rPr>
          <w:b/>
        </w:rPr>
        <w:fldChar w:fldCharType="end"/>
      </w:r>
    </w:p>
    <w:sectPr w:rsidR="007138FC" w:rsidRPr="00B922F7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0pw0sf9pzsvppe9xeox0sx25zwffxpearez&quot;&gt;My EndNote Library&lt;record-ids&gt;&lt;item&gt;10&lt;/item&gt;&lt;item&gt;11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B922F7"/>
    <w:rsid w:val="003C5DF7"/>
    <w:rsid w:val="006139E0"/>
    <w:rsid w:val="006749E1"/>
    <w:rsid w:val="007138FC"/>
    <w:rsid w:val="00931ACF"/>
    <w:rsid w:val="00AC56A7"/>
    <w:rsid w:val="00AF57F9"/>
    <w:rsid w:val="00B922F7"/>
    <w:rsid w:val="00C30AA7"/>
    <w:rsid w:val="00CB1A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11A809"/>
  <w15:chartTrackingRefBased/>
  <w15:docId w15:val="{27C88D26-3B97-4E6E-A92A-DA75128484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B922F7"/>
    <w:pPr>
      <w:spacing w:after="0" w:line="276" w:lineRule="auto"/>
    </w:pPr>
    <w:rPr>
      <w:rFonts w:ascii="Arial" w:eastAsia="Arial" w:hAnsi="Arial" w:cs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749E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49E1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6749E1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49E1"/>
    <w:rPr>
      <w:rFonts w:ascii="Arial" w:eastAsia="Arial" w:hAnsi="Arial" w:cs="Arial"/>
      <w:noProof/>
    </w:rPr>
  </w:style>
  <w:style w:type="character" w:styleId="Hyperlink">
    <w:name w:val="Hyperlink"/>
    <w:basedOn w:val="DefaultParagraphFont"/>
    <w:uiPriority w:val="99"/>
    <w:unhideWhenUsed/>
    <w:rsid w:val="006749E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3</Pages>
  <Words>3138</Words>
  <Characters>17892</Characters>
  <Application>Microsoft Office Word</Application>
  <DocSecurity>0</DocSecurity>
  <Lines>149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haly Varadi</dc:creator>
  <cp:keywords/>
  <dc:description/>
  <cp:lastModifiedBy>Mihaly Varadi</cp:lastModifiedBy>
  <cp:revision>7</cp:revision>
  <dcterms:created xsi:type="dcterms:W3CDTF">2021-02-23T11:23:00Z</dcterms:created>
  <dcterms:modified xsi:type="dcterms:W3CDTF">2021-02-23T14:02:00Z</dcterms:modified>
</cp:coreProperties>
</file>